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3BA" w:rsidRDefault="00F013BA">
      <w:r>
        <w:t>Introduction</w:t>
      </w:r>
    </w:p>
    <w:p w:rsidR="00907FFA" w:rsidRDefault="00D73B0B">
      <w:r>
        <w:t>The</w:t>
      </w:r>
      <w:r w:rsidR="00907FFA">
        <w:t xml:space="preserve"> three phase pulse width modulation (PWM) </w:t>
      </w:r>
      <w:r>
        <w:t xml:space="preserve"> voltage source inverters (VSI) are widely used in adjustable speed drive applications. </w:t>
      </w:r>
    </w:p>
    <w:p w:rsidR="00907FFA" w:rsidRDefault="00907FFA"/>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AC1439" w:rsidRDefault="00AC1439" w:rsidP="00AC1439"/>
    <w:p w:rsidR="00AC1439" w:rsidRDefault="00AC1439" w:rsidP="00AC1439">
      <w:r>
        <w:t>[17] uses an adaptive dead-time compensation method by using PWM predictive control. To do this dead-time error voltages in d-q frame is obtained. Dead-time error voltages Ud_dead and Uq_dead is calculated in discrete time by using reference and feedback id* and iq* currents and as well as motor parameters. The proposed method does not rely on current polarities and valid for different motor speeds why they called it is adaptive. In simulation and experiment IGBT based PWM-VSI is used.</w:t>
      </w:r>
    </w:p>
    <w:p w:rsidR="00FC0406" w:rsidRDefault="00FC0406" w:rsidP="00AC1439">
      <w:r>
        <w:t>[19]</w:t>
      </w:r>
      <w:r w:rsidR="004E4B46">
        <w:t xml:space="preserve"> in this paper,</w:t>
      </w:r>
      <w:r>
        <w:t xml:space="preserve"> disturbance voltage is determined by using an observer which is based on </w:t>
      </w:r>
      <w:r w:rsidR="004E4B46">
        <w:t xml:space="preserve">harmonic analysis and kalman filter. The dynamic model of the PMSM synchronous motor is constructed in dq frame in state space model. The disturbance voltages are taken as a third state variable (id, iq &amp; Vdead) by using dominant sixth harmonic component. Extended Kalman filter </w:t>
      </w:r>
      <w:r w:rsidR="000A7AC7">
        <w:t>estimates the disturbance voltage by using the state equations which are in discrete time domain.</w:t>
      </w:r>
      <w:r w:rsidR="00862955">
        <w:t xml:space="preserve"> </w:t>
      </w:r>
      <w:r w:rsidR="00CE5995">
        <w:t xml:space="preserve">The polarity of the compensation voltage is obtained from the estimated id and iq currents but not from the measured currents. So the risk of the faulty compensation around the zero crossings is reduced. </w:t>
      </w:r>
      <w:r w:rsidR="008C577B">
        <w:t>The compensation method is applied in αβ domain rather than in dq frame due to Vαβ contains all required harmonic components not only the sixth harmonic.</w:t>
      </w:r>
    </w:p>
    <w:p w:rsidR="00085469" w:rsidRDefault="00085469" w:rsidP="00085469">
      <w:r>
        <w:lastRenderedPageBreak/>
        <w:t>[20] uses revised repetitive controller (RRC), to decrease distortion of the phase current which is caused by dead-time. RRC with moving average filter and an adaptive gain is added in series with current PI controller. The dead-time voltage error is given by using Tdead time and also the switch turn on/off delay time. Limitation of FOC is given by expressing the disturbance error transfer function. High frequency disturbances like dead-time voltage errors (dominant 5th and 7th harmonics in α-β frame, and 6th harmonics in d-q frame) cannot be reduced as expected by using only standard FOC PI controller. RRC includes three main blocks the delay function, FIR moving average filter and gain. Transfer function of these blocks are implemented and inserted in series with the current PI regulator. By using Vd and Vq voltage references in feedforward control, the DC component of dead-time voltage is also decreased. It is shown that low frequency gain is increased so better steady-state performance and dead-time related frequency gains are also increased to reduce dead-time induced current harmonics via bode diagrams of the open loop transfer function. During transients the proposed method is also tested and it is enabled and disabled without causing any overshoot or DC component change.</w:t>
      </w:r>
    </w:p>
    <w:p w:rsidR="00085469" w:rsidRDefault="00085469" w:rsidP="00085469"/>
    <w:p w:rsidR="00D44FF7" w:rsidRDefault="00D44FF7" w:rsidP="00AC1439"/>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A84B95"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A84B95"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A84B95"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A84B95"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A84B95"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A84B95"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A84B95"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A84B95"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A84B95"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A84B95"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A84B95"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A84B95"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A84B95"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A84B95"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A84B95">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A84B95">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A84B95"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A84B95"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A84B95"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A84B95"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A84B95"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A84B95"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A84B95"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A84B95"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A84B95"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A84B95"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A84B95"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A84B95"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A84B95"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A84B95"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A84B95"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A84B95"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93624" w:rsidRDefault="00393624" w:rsidP="009B5C0D">
      <w:pPr>
        <w:spacing w:after="0" w:line="240" w:lineRule="auto"/>
      </w:pPr>
      <w:r>
        <w:separator/>
      </w:r>
    </w:p>
  </w:endnote>
  <w:endnote w:type="continuationSeparator" w:id="1">
    <w:p w:rsidR="00393624" w:rsidRDefault="00393624"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A84B95">
        <w:pPr>
          <w:pStyle w:val="Footer"/>
          <w:jc w:val="right"/>
        </w:pPr>
        <w:r>
          <w:fldChar w:fldCharType="begin"/>
        </w:r>
        <w:r w:rsidR="00685CD0">
          <w:instrText xml:space="preserve"> PAGE   \* MERGEFORMAT </w:instrText>
        </w:r>
        <w:r>
          <w:fldChar w:fldCharType="separate"/>
        </w:r>
        <w:r w:rsidR="00085469">
          <w:rPr>
            <w:noProof/>
          </w:rPr>
          <w:t>14</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93624" w:rsidRDefault="00393624" w:rsidP="009B5C0D">
      <w:pPr>
        <w:spacing w:after="0" w:line="240" w:lineRule="auto"/>
      </w:pPr>
      <w:r>
        <w:separator/>
      </w:r>
    </w:p>
  </w:footnote>
  <w:footnote w:type="continuationSeparator" w:id="1">
    <w:p w:rsidR="00393624" w:rsidRDefault="00393624"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58370"/>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664F4"/>
    <w:rsid w:val="00085385"/>
    <w:rsid w:val="00085469"/>
    <w:rsid w:val="00085668"/>
    <w:rsid w:val="0008566D"/>
    <w:rsid w:val="00094925"/>
    <w:rsid w:val="000965BE"/>
    <w:rsid w:val="000A7AC7"/>
    <w:rsid w:val="00100A78"/>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93624"/>
    <w:rsid w:val="003A32C3"/>
    <w:rsid w:val="003C7390"/>
    <w:rsid w:val="003C7C8B"/>
    <w:rsid w:val="003D2E25"/>
    <w:rsid w:val="003E3D94"/>
    <w:rsid w:val="00400FC2"/>
    <w:rsid w:val="00401791"/>
    <w:rsid w:val="004027D6"/>
    <w:rsid w:val="00407B88"/>
    <w:rsid w:val="00461DE5"/>
    <w:rsid w:val="00483ADD"/>
    <w:rsid w:val="00484402"/>
    <w:rsid w:val="00492C04"/>
    <w:rsid w:val="004B35FE"/>
    <w:rsid w:val="004C64F3"/>
    <w:rsid w:val="004D16C5"/>
    <w:rsid w:val="004D757E"/>
    <w:rsid w:val="004E4B46"/>
    <w:rsid w:val="004E5F09"/>
    <w:rsid w:val="00520CF1"/>
    <w:rsid w:val="005329D4"/>
    <w:rsid w:val="00541094"/>
    <w:rsid w:val="00551060"/>
    <w:rsid w:val="005520CF"/>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87A46"/>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2955"/>
    <w:rsid w:val="00865F75"/>
    <w:rsid w:val="0087055D"/>
    <w:rsid w:val="008A0268"/>
    <w:rsid w:val="008A124C"/>
    <w:rsid w:val="008A24B0"/>
    <w:rsid w:val="008B5BBD"/>
    <w:rsid w:val="008C577B"/>
    <w:rsid w:val="008C5AA6"/>
    <w:rsid w:val="008F27D2"/>
    <w:rsid w:val="00907FFA"/>
    <w:rsid w:val="0093088B"/>
    <w:rsid w:val="00932722"/>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20AC"/>
    <w:rsid w:val="009F470A"/>
    <w:rsid w:val="009F728A"/>
    <w:rsid w:val="00A4213C"/>
    <w:rsid w:val="00A4261F"/>
    <w:rsid w:val="00A4434C"/>
    <w:rsid w:val="00A4675D"/>
    <w:rsid w:val="00A47586"/>
    <w:rsid w:val="00A65097"/>
    <w:rsid w:val="00A75F81"/>
    <w:rsid w:val="00A7666D"/>
    <w:rsid w:val="00A84B95"/>
    <w:rsid w:val="00A854E8"/>
    <w:rsid w:val="00A86C8D"/>
    <w:rsid w:val="00A95B2F"/>
    <w:rsid w:val="00A95D6F"/>
    <w:rsid w:val="00AA5973"/>
    <w:rsid w:val="00AB1668"/>
    <w:rsid w:val="00AC04EA"/>
    <w:rsid w:val="00AC1439"/>
    <w:rsid w:val="00AF52B5"/>
    <w:rsid w:val="00B16A39"/>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8561E"/>
    <w:rsid w:val="00C91AB0"/>
    <w:rsid w:val="00C96930"/>
    <w:rsid w:val="00CA1DC1"/>
    <w:rsid w:val="00CA473C"/>
    <w:rsid w:val="00CE5995"/>
    <w:rsid w:val="00CF1E05"/>
    <w:rsid w:val="00D16965"/>
    <w:rsid w:val="00D238F5"/>
    <w:rsid w:val="00D30ECB"/>
    <w:rsid w:val="00D34E7A"/>
    <w:rsid w:val="00D41AED"/>
    <w:rsid w:val="00D44FF7"/>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F013BA"/>
    <w:rsid w:val="00F10A49"/>
    <w:rsid w:val="00F124B6"/>
    <w:rsid w:val="00F514A8"/>
    <w:rsid w:val="00F60DB1"/>
    <w:rsid w:val="00F61E6E"/>
    <w:rsid w:val="00F76BDF"/>
    <w:rsid w:val="00FB603E"/>
    <w:rsid w:val="00FB7BF5"/>
    <w:rsid w:val="00FC0406"/>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83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divs>
    <w:div w:id="214357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1</TotalTime>
  <Pages>14</Pages>
  <Words>13157</Words>
  <Characters>74995</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195</cp:revision>
  <dcterms:created xsi:type="dcterms:W3CDTF">2018-02-13T17:25:00Z</dcterms:created>
  <dcterms:modified xsi:type="dcterms:W3CDTF">2018-05-0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